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Add abstract here, single space, 12pt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color w:val="000000"/>
        </w:rPr>
      </w:pPr>
      <w:bookmarkStart w:id="3" w:name="_Toc278818059"/>
      <w:r>
        <w:rPr>
          <w:rFonts w:ascii="Times New Roman"/>
          <w:color w:val="000000"/>
        </w:rPr>
        <w:t>2.1 Architecture 0: No movement, measure lifetime</w:t>
      </w:r>
      <w:bookmarkEnd w:id="3"/>
    </w:p>
    <w:p w14:paraId="18301AF2" w14:textId="77777777" w:rsidR="00F67DB9" w:rsidRPr="00F67DB9" w:rsidRDefault="00F67DB9" w:rsidP="00F67DB9">
      <w:pPr>
        <w:pStyle w:val="BodyA"/>
      </w:pPr>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color w:val="000000"/>
        </w:rPr>
      </w:pPr>
      <w:bookmarkStart w:id="4" w:name="_Toc278818060"/>
      <w:r>
        <w:rPr>
          <w:rFonts w:ascii="Times New Roman"/>
          <w:color w:val="000000"/>
        </w:rPr>
        <w:t>2.2 Architecture 1: Movement, measure lifetime as a function of speed without eating food</w:t>
      </w:r>
      <w:bookmarkEnd w:id="4"/>
    </w:p>
    <w:p w14:paraId="6F793696" w14:textId="77777777" w:rsidR="00F67DB9" w:rsidRPr="00F67DB9" w:rsidRDefault="00F67DB9" w:rsidP="00F67DB9">
      <w:pPr>
        <w:pStyle w:val="BodyA"/>
      </w:pPr>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344C5582" w14:textId="77777777" w:rsidR="00F67DB9" w:rsidRPr="00F67DB9" w:rsidRDefault="00F67DB9" w:rsidP="00F67DB9">
      <w:pPr>
        <w:pStyle w:val="BodyA"/>
      </w:pPr>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color w:val="000000"/>
        </w:rPr>
      </w:pPr>
      <w:bookmarkStart w:id="6" w:name="_Toc278818062"/>
      <w:r>
        <w:rPr>
          <w:rFonts w:ascii="Times New Roman"/>
          <w:color w:val="000000"/>
        </w:rPr>
        <w:t>2.4 Architecture 3: Neuronal Classification of food using Food RGB Values</w:t>
      </w:r>
      <w:bookmarkEnd w:id="6"/>
    </w:p>
    <w:p w14:paraId="08D025F1" w14:textId="77777777" w:rsidR="00F67DB9" w:rsidRPr="00F67DB9" w:rsidRDefault="00F67DB9" w:rsidP="00F67DB9">
      <w:pPr>
        <w:pStyle w:val="BodyA"/>
      </w:pPr>
    </w:p>
    <w:p w14:paraId="4C1C2E44" w14:textId="77777777" w:rsidR="00186190" w:rsidRDefault="00186190" w:rsidP="0018619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5106B164" w14:textId="77777777" w:rsidR="00F67DB9" w:rsidRDefault="00F67DB9" w:rsidP="00186190">
      <w:pPr>
        <w:pStyle w:val="BodyA"/>
        <w:spacing w:line="360" w:lineRule="auto"/>
        <w:jc w:val="both"/>
      </w:pP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0F086B3D" w14:textId="77777777" w:rsidR="00F67DB9" w:rsidRPr="00F67DB9" w:rsidRDefault="00F67DB9" w:rsidP="00F67DB9">
      <w:pPr>
        <w:pStyle w:val="BodyA"/>
      </w:pP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106F0B12" w14:textId="77777777" w:rsidR="00F67DB9" w:rsidRDefault="00F67DB9" w:rsidP="00186190">
      <w:pPr>
        <w:pStyle w:val="NormalWeb"/>
        <w:spacing w:line="360" w:lineRule="auto"/>
        <w:jc w:val="both"/>
        <w:rPr>
          <w:rFonts w:ascii="Times New Roman" w:eastAsia="Times New Roman" w:hAnsi="Times New Roman"/>
          <w:sz w:val="22"/>
          <w:szCs w:val="22"/>
        </w:rPr>
      </w:pPr>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eq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0CE6E1BF" w14:textId="77777777" w:rsidR="00F67DB9" w:rsidRDefault="00F67DB9" w:rsidP="00186190">
      <w:pPr>
        <w:pStyle w:val="NormalWeb"/>
        <w:spacing w:line="360" w:lineRule="auto"/>
        <w:jc w:val="center"/>
        <w:rPr>
          <w:rFonts w:ascii="Times New Roman" w:eastAsia="Times New Roman" w:hAnsi="Times New Roman"/>
          <w:sz w:val="22"/>
          <w:szCs w:val="22"/>
        </w:rPr>
      </w:pP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s denotes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t>2.6 Architecture 5: Move robot based on intensity and eat based on classification</w:t>
      </w:r>
      <w:bookmarkEnd w:id="8"/>
    </w:p>
    <w:p w14:paraId="6D8E7336" w14:textId="77777777" w:rsidR="00F67DB9" w:rsidRPr="00F67DB9" w:rsidRDefault="00F67DB9" w:rsidP="00F67DB9">
      <w:pPr>
        <w:pStyle w:val="BodyA"/>
      </w:pPr>
    </w:p>
    <w:p w14:paraId="38D74D9F" w14:textId="7B572563" w:rsidR="00186190" w:rsidRPr="00B849A3" w:rsidRDefault="00186190" w:rsidP="00186190">
      <w:pPr>
        <w:pStyle w:val="BodyA"/>
      </w:pPr>
      <w:r>
        <w:t>Architecture 5 is very similar to architecture 3 except that we are normalizing the RGB input vectors to solve the problem of intensity that is given off from objects at different distances. The goal of this</w:t>
      </w:r>
      <w:r w:rsidR="00832710">
        <w:t xml:space="preserve"> neuron is to classify objects </w:t>
      </w:r>
      <w:r>
        <w:t>without bias on the distance.</w:t>
      </w:r>
    </w:p>
    <w:p w14:paraId="4D9509AD" w14:textId="77777777" w:rsidR="009E7DE3" w:rsidRDefault="009E7DE3" w:rsidP="00186190">
      <w:pPr>
        <w:pStyle w:val="BodyA"/>
        <w:spacing w:line="360" w:lineRule="auto"/>
        <w:jc w:val="center"/>
      </w:pPr>
    </w:p>
    <w:p w14:paraId="36C98DF3" w14:textId="77777777" w:rsidR="00186190" w:rsidRDefault="00186190" w:rsidP="00186190">
      <w:pPr>
        <w:pStyle w:val="BodyA"/>
        <w:spacing w:line="360" w:lineRule="auto"/>
        <w:jc w:val="center"/>
      </w:pPr>
      <w:r>
        <w:rPr>
          <w:noProof/>
        </w:rPr>
        <w:drawing>
          <wp:anchor distT="0" distB="0" distL="0" distR="0" simplePos="0" relativeHeight="251661312" behindDoc="0" locked="0" layoutInCell="1" allowOverlap="1" wp14:anchorId="156CFD24" wp14:editId="1137F844">
            <wp:simplePos x="0" y="0"/>
            <wp:positionH relativeFrom="margin">
              <wp:posOffset>1371600</wp:posOffset>
            </wp:positionH>
            <wp:positionV relativeFrom="line">
              <wp:posOffset>80010</wp:posOffset>
            </wp:positionV>
            <wp:extent cx="2685415" cy="1604645"/>
            <wp:effectExtent l="0" t="0" r="6985" b="0"/>
            <wp:wrapTopAndBottom/>
            <wp:docPr id="9"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C943D3" w14:textId="5A0216CE" w:rsidR="009E7DE3" w:rsidRDefault="009E7DE3" w:rsidP="009E7DE3">
      <w:pPr>
        <w:pStyle w:val="BodyA"/>
        <w:spacing w:line="360" w:lineRule="auto"/>
        <w:jc w:val="center"/>
      </w:pPr>
      <w:r>
        <w:rPr>
          <w:rFonts w:ascii="Times New Roman"/>
        </w:rPr>
        <w:t>Figure 1: Network diagram of the LMS neuron for classifying food with the caveat of normalized inputs</w:t>
      </w:r>
    </w:p>
    <w:p w14:paraId="6D577E2A" w14:textId="77777777" w:rsidR="00186190" w:rsidRDefault="00186190" w:rsidP="009E7DE3">
      <w:pPr>
        <w:pStyle w:val="BodyA"/>
        <w:spacing w:line="360" w:lineRule="auto"/>
        <w:jc w:val="center"/>
      </w:pPr>
    </w:p>
    <w:p w14:paraId="508FF7C2" w14:textId="77777777" w:rsidR="00186190" w:rsidRDefault="00186190" w:rsidP="00186190">
      <w:pPr>
        <w:pStyle w:val="Heading3"/>
        <w:spacing w:line="360" w:lineRule="auto"/>
        <w:rPr>
          <w:rFonts w:ascii="Times New Roman"/>
          <w:color w:val="000000"/>
        </w:rPr>
      </w:pPr>
      <w:bookmarkStart w:id="9" w:name="_Toc278818065"/>
      <w:r>
        <w:rPr>
          <w:rFonts w:ascii="Times New Roman"/>
          <w:color w:val="000000"/>
        </w:rPr>
        <w:t>2.7 Architecture 6: Neuronal Classification of food using Food RGB Percentage</w:t>
      </w:r>
      <w:bookmarkEnd w:id="9"/>
    </w:p>
    <w:p w14:paraId="190EF30A" w14:textId="77777777" w:rsidR="00F67DB9" w:rsidRPr="00F67DB9" w:rsidRDefault="00F67DB9" w:rsidP="00F67DB9">
      <w:pPr>
        <w:pStyle w:val="BodyA"/>
      </w:pPr>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5355C9" w14:textId="77777777" w:rsidR="00F67DB9" w:rsidRPr="00F67DB9" w:rsidRDefault="00F67DB9" w:rsidP="00F67DB9">
      <w:pPr>
        <w:pStyle w:val="BodyA"/>
      </w:pPr>
    </w:p>
    <w:p w14:paraId="75387A77" w14:textId="77777777" w:rsidR="00186190" w:rsidRDefault="00186190" w:rsidP="00186190">
      <w:pPr>
        <w:pStyle w:val="BodyA"/>
        <w:spacing w:line="360" w:lineRule="auto"/>
        <w:jc w:val="both"/>
      </w:pPr>
      <w:r>
        <w:lastRenderedPageBreak/>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F30B7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5B4EB0">
            <w:pPr>
              <w:pStyle w:val="TableStyle1A"/>
              <w:jc w:val="center"/>
            </w:pPr>
            <w:r>
              <w:t>No Movement Lifetime</w:t>
            </w:r>
          </w:p>
        </w:tc>
      </w:tr>
      <w:tr w:rsidR="00186190" w14:paraId="2B2801B8" w14:textId="77777777" w:rsidTr="00F30B7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5B4EB0">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5B4EB0">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5B4EB0">
            <w:pPr>
              <w:pStyle w:val="TableStyle2A"/>
              <w:jc w:val="center"/>
            </w:pPr>
            <w:r>
              <w:t>Lifetime Standard Deviation</w:t>
            </w:r>
          </w:p>
        </w:tc>
      </w:tr>
      <w:tr w:rsidR="00186190" w14:paraId="0DE7FB6A" w14:textId="77777777" w:rsidTr="00F30B7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5B4EB0">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5B4EB0">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5B4EB0">
            <w:pPr>
              <w:pStyle w:val="Body"/>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1148BC97" w:rsidR="00186190" w:rsidRDefault="00186190" w:rsidP="00186190">
      <w:pPr>
        <w:pStyle w:val="BodyA"/>
        <w:widowControl w:val="0"/>
        <w:spacing w:line="360" w:lineRule="auto"/>
        <w:ind w:firstLine="360"/>
        <w:jc w:val="both"/>
      </w:pPr>
      <w:r>
        <w:rPr>
          <w:rFonts w:ascii="Times New Roman"/>
        </w:rPr>
        <w:t>From Table 1, we see that the robot life is 5001 cycles if it does no</w:t>
      </w:r>
      <w:r w:rsidR="001740AE">
        <w:rPr>
          <w:rFonts w:ascii="Times New Roman"/>
        </w:rPr>
        <w:t>t move and does not eat any food</w:t>
      </w:r>
      <w:r>
        <w:rPr>
          <w:rFonts w:ascii="Times New Roman"/>
        </w:rPr>
        <w:t>. The robot needs one cycle to jump out the loop</w:t>
      </w:r>
      <w:r w:rsidR="00EA70E3">
        <w:rPr>
          <w:rFonts w:ascii="Times New Roman"/>
        </w:rPr>
        <w:t xml:space="preserve"> initial start</w:t>
      </w:r>
      <w:r>
        <w:rPr>
          <w:rFonts w:ascii="Times New Roman"/>
        </w:rPr>
        <w:t xml:space="preserve">. So totally there </w:t>
      </w:r>
      <w:r w:rsidR="00EA70E3">
        <w:rPr>
          <w:rFonts w:ascii="Times New Roman"/>
        </w:rPr>
        <w:t xml:space="preserve">are </w:t>
      </w:r>
      <w:r>
        <w:rPr>
          <w:rFonts w:ascii="Times New Roman"/>
        </w:rPr>
        <w:t xml:space="preserve">5000 cycles </w:t>
      </w:r>
      <w:r w:rsidR="00EA70E3">
        <w:rPr>
          <w:rFonts w:ascii="Times New Roman"/>
        </w:rPr>
        <w:t xml:space="preserve">of life given </w:t>
      </w:r>
      <w:r w:rsidR="00843998">
        <w:rPr>
          <w:rFonts w:ascii="Times New Roman"/>
        </w:rPr>
        <w:t>initially</w:t>
      </w:r>
      <w:r w:rsidR="00EA70E3">
        <w:rPr>
          <w:rFonts w:ascii="Times New Roman"/>
        </w:rPr>
        <w:t xml:space="preserve"> by the world to the robot at birth</w:t>
      </w:r>
      <w:r>
        <w:rPr>
          <w:rFonts w:ascii="Times New Roman"/>
        </w:rPr>
        <w:t>.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254FAB5F" w14:textId="77777777" w:rsidR="00186190" w:rsidRDefault="00186190" w:rsidP="00186190">
      <w:pPr>
        <w:pStyle w:val="BodyA"/>
        <w:spacing w:line="360" w:lineRule="auto"/>
        <w:ind w:firstLine="360"/>
        <w:rPr>
          <w:rFonts w:ascii="Times New Roman" w:eastAsia="Times New Roman" w:hAnsi="Times New Roman"/>
        </w:rPr>
      </w:pPr>
    </w:p>
    <w:p w14:paraId="2A57F700" w14:textId="77777777" w:rsidR="00186190" w:rsidRDefault="00186190" w:rsidP="00186190">
      <w:pPr>
        <w:pStyle w:val="BodyA"/>
        <w:spacing w:line="360" w:lineRule="auto"/>
        <w:ind w:firstLine="360"/>
        <w:jc w:val="center"/>
      </w:pPr>
      <w:r>
        <w:rPr>
          <w:noProof/>
        </w:rPr>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604A55E" w14:textId="77777777" w:rsidR="0055671B" w:rsidRDefault="0055671B" w:rsidP="00186190">
      <w:pPr>
        <w:pStyle w:val="BodyA"/>
        <w:spacing w:line="360" w:lineRule="auto"/>
        <w:ind w:firstLine="360"/>
        <w:jc w:val="center"/>
      </w:pPr>
    </w:p>
    <w:p w14:paraId="0BAB7B11" w14:textId="7B48C629" w:rsidR="00186190" w:rsidRPr="0055671B" w:rsidRDefault="0055671B" w:rsidP="0055671B">
      <w:pPr>
        <w:pStyle w:val="BodyA"/>
        <w:spacing w:line="360" w:lineRule="auto"/>
        <w:ind w:firstLine="360"/>
        <w:jc w:val="center"/>
      </w:pPr>
      <w:r>
        <w:rPr>
          <w:rFonts w:ascii="Times New Roman"/>
        </w:rPr>
        <w:t>Figure 1: Shows the max speed of the robot to be 0.1</w:t>
      </w:r>
    </w:p>
    <w:p w14:paraId="1EF82EAC" w14:textId="77777777" w:rsidR="009E7DE3" w:rsidRDefault="009E7DE3" w:rsidP="00186190">
      <w:pPr>
        <w:pStyle w:val="BodyA"/>
        <w:spacing w:line="360" w:lineRule="auto"/>
        <w:ind w:firstLine="360"/>
        <w:rPr>
          <w:rFonts w:ascii="Times New Roman" w:eastAsia="Times New Roman" w:hAnsi="Times New Roman"/>
        </w:rPr>
      </w:pPr>
    </w:p>
    <w:p w14:paraId="3D39DA4B" w14:textId="77777777" w:rsidR="00186190" w:rsidRDefault="00186190" w:rsidP="00186190">
      <w:pPr>
        <w:pStyle w:val="BodyA"/>
        <w:spacing w:line="360" w:lineRule="auto"/>
        <w:ind w:firstLine="360"/>
        <w:jc w:val="center"/>
      </w:pPr>
      <w:r>
        <w:rPr>
          <w:noProof/>
        </w:rPr>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2A8C9A26" w14:textId="77777777" w:rsidR="0055671B" w:rsidRDefault="0055671B" w:rsidP="00186190">
      <w:pPr>
        <w:pStyle w:val="BodyA"/>
        <w:spacing w:line="360" w:lineRule="auto"/>
        <w:ind w:firstLine="360"/>
        <w:jc w:val="center"/>
      </w:pPr>
    </w:p>
    <w:p w14:paraId="5E2E1FF3" w14:textId="77777777" w:rsidR="0055671B" w:rsidRDefault="0055671B" w:rsidP="0055671B">
      <w:pPr>
        <w:pStyle w:val="BodyA"/>
        <w:spacing w:line="360" w:lineRule="auto"/>
        <w:ind w:firstLine="360"/>
        <w:jc w:val="center"/>
      </w:pPr>
      <w:r>
        <w:rPr>
          <w:rFonts w:ascii="Times New Roman"/>
        </w:rPr>
        <w:t>Figure 2: Linear function of the life cycles with respect to the Robots speed.</w:t>
      </w:r>
    </w:p>
    <w:p w14:paraId="6F78560C" w14:textId="77777777" w:rsidR="00186190" w:rsidRDefault="00186190" w:rsidP="00186190">
      <w:pPr>
        <w:pStyle w:val="BodyA"/>
        <w:spacing w:line="360" w:lineRule="auto"/>
        <w:ind w:firstLine="360"/>
        <w:jc w:val="center"/>
      </w:pPr>
    </w:p>
    <w:p w14:paraId="7689EC4A" w14:textId="6FA90ED5" w:rsidR="00186190" w:rsidRDefault="00186190" w:rsidP="00186190">
      <w:pPr>
        <w:pStyle w:val="BodyA"/>
        <w:spacing w:line="360" w:lineRule="auto"/>
        <w:ind w:firstLine="360"/>
        <w:jc w:val="both"/>
      </w:pPr>
      <w:r>
        <w:rPr>
          <w:rFonts w:ascii="Times New Roman"/>
        </w:rPr>
        <w:t>From Fig</w:t>
      </w:r>
      <w:r w:rsidR="00CF3DD2">
        <w:rPr>
          <w:rFonts w:ascii="Times New Roman"/>
        </w:rPr>
        <w:t xml:space="preserve">ure </w:t>
      </w:r>
      <w:r w:rsidR="00436613">
        <w:rPr>
          <w:rFonts w:ascii="Times New Roman"/>
        </w:rPr>
        <w:t xml:space="preserve">1, </w:t>
      </w:r>
      <w:r w:rsidR="003B5D6F">
        <w:rPr>
          <w:rFonts w:ascii="Times New Roman"/>
        </w:rPr>
        <w:t>shows</w:t>
      </w:r>
      <w:r>
        <w:rPr>
          <w:rFonts w:ascii="Times New Roman"/>
        </w:rPr>
        <w:t xml:space="preserve"> </w:t>
      </w:r>
      <w:r w:rsidR="0055671B">
        <w:rPr>
          <w:rFonts w:ascii="Times New Roman"/>
        </w:rPr>
        <w:t>lifetime</w:t>
      </w:r>
      <w:r>
        <w:rPr>
          <w:rFonts w:ascii="Times New Roman"/>
        </w:rPr>
        <w:t xml:space="preserve"> is </w:t>
      </w:r>
      <w:r w:rsidR="000C7405">
        <w:rPr>
          <w:rFonts w:ascii="Times New Roman"/>
        </w:rPr>
        <w:t>directly correlated</w:t>
      </w:r>
      <w:r>
        <w:rPr>
          <w:rFonts w:ascii="Times New Roman"/>
        </w:rPr>
        <w:t xml:space="preserve"> with </w:t>
      </w:r>
      <w:r w:rsidR="00436613">
        <w:rPr>
          <w:rFonts w:ascii="Times New Roman"/>
        </w:rPr>
        <w:t xml:space="preserve">the </w:t>
      </w:r>
      <w:r>
        <w:rPr>
          <w:rFonts w:ascii="Times New Roman"/>
        </w:rPr>
        <w:t>robot</w:t>
      </w:r>
      <w:r w:rsidR="00436613">
        <w:rPr>
          <w:rFonts w:ascii="Times New Roman"/>
        </w:rPr>
        <w:t>’</w:t>
      </w:r>
      <w:r w:rsidR="00436613">
        <w:rPr>
          <w:rFonts w:ascii="Times New Roman"/>
        </w:rPr>
        <w:t>s</w:t>
      </w:r>
      <w:r w:rsidR="000C7405">
        <w:rPr>
          <w:rFonts w:ascii="Times New Roman"/>
        </w:rPr>
        <w:t xml:space="preserve"> speed. When speed is less than 0.1 and increasing</w:t>
      </w:r>
      <w:r>
        <w:rPr>
          <w:rFonts w:ascii="Times New Roman"/>
        </w:rPr>
        <w:t>, the</w:t>
      </w:r>
      <w:r w:rsidR="000C7405">
        <w:rPr>
          <w:rFonts w:ascii="Times New Roman"/>
        </w:rPr>
        <w:t>n the</w:t>
      </w:r>
      <w:r>
        <w:rPr>
          <w:rFonts w:ascii="Times New Roman"/>
        </w:rPr>
        <w:t xml:space="preserve"> lifetime</w:t>
      </w:r>
      <w:r w:rsidR="000C7405">
        <w:rPr>
          <w:rFonts w:ascii="Times New Roman"/>
        </w:rPr>
        <w:t xml:space="preserve"> of the robot</w:t>
      </w:r>
      <w:r>
        <w:rPr>
          <w:rFonts w:ascii="Times New Roman"/>
        </w:rPr>
        <w:t xml:space="preserve"> has a nearly linear function</w:t>
      </w:r>
      <w:r w:rsidR="000C7405">
        <w:rPr>
          <w:rFonts w:ascii="Times New Roman"/>
        </w:rPr>
        <w:t>al correlation</w:t>
      </w:r>
      <w:r w:rsidR="00F30B7B">
        <w:rPr>
          <w:rFonts w:ascii="Times New Roman"/>
        </w:rPr>
        <w:t xml:space="preserve"> with speed,</w:t>
      </w:r>
      <w:r>
        <w:rPr>
          <w:rFonts w:ascii="Times New Roman"/>
        </w:rPr>
        <w:t xml:space="preserve"> </w:t>
      </w:r>
      <w:r w:rsidR="00640FE4">
        <w:rPr>
          <w:rFonts w:ascii="Times New Roman"/>
        </w:rPr>
        <w:t>where</w:t>
      </w:r>
      <w:r w:rsidR="00F30B7B">
        <w:rPr>
          <w:rFonts w:ascii="Times New Roman"/>
        </w:rPr>
        <w:t xml:space="preserve"> a</w:t>
      </w:r>
      <w:r>
        <w:rPr>
          <w:rFonts w:ascii="Times New Roman"/>
        </w:rPr>
        <w:t xml:space="preserve">s speed increases, the lifetime is decreased. </w:t>
      </w:r>
      <w:r w:rsidR="00440285">
        <w:rPr>
          <w:rFonts w:ascii="Times New Roman"/>
        </w:rPr>
        <w:t>Furthermore, when</w:t>
      </w:r>
      <w:r>
        <w:rPr>
          <w:rFonts w:ascii="Times New Roman"/>
        </w:rPr>
        <w:t xml:space="preserve"> the speed is over</w:t>
      </w:r>
      <w:r w:rsidR="00440285">
        <w:rPr>
          <w:rFonts w:ascii="Times New Roman"/>
        </w:rPr>
        <w:t xml:space="preserve"> 0.1, the lifetime is constant. Therefore, t</w:t>
      </w:r>
      <w:r>
        <w:rPr>
          <w:rFonts w:ascii="Times New Roman"/>
        </w:rPr>
        <w:t xml:space="preserve">he speed </w:t>
      </w:r>
      <w:r w:rsidR="00440285">
        <w:rPr>
          <w:rFonts w:ascii="Times New Roman"/>
        </w:rPr>
        <w:t>does</w:t>
      </w:r>
      <w:r>
        <w:rPr>
          <w:rFonts w:ascii="Times New Roman"/>
        </w:rPr>
        <w:t xml:space="preserve"> not change</w:t>
      </w:r>
      <w:r w:rsidR="00440285">
        <w:rPr>
          <w:rFonts w:ascii="Times New Roman"/>
        </w:rPr>
        <w:t>,</w:t>
      </w:r>
      <w:r>
        <w:rPr>
          <w:rFonts w:ascii="Times New Roman"/>
        </w:rPr>
        <w:t xml:space="preserve"> even though the speed is increasing. </w:t>
      </w:r>
      <w:r w:rsidR="00440285">
        <w:rPr>
          <w:rFonts w:ascii="Times New Roman"/>
        </w:rPr>
        <w:t>Changing the head angle originating from</w:t>
      </w:r>
      <w:r>
        <w:rPr>
          <w:rFonts w:ascii="Times New Roman"/>
        </w:rPr>
        <w:t xml:space="preserve"> the same origin</w:t>
      </w:r>
      <w:r w:rsidR="00440285">
        <w:rPr>
          <w:rFonts w:ascii="Times New Roman"/>
        </w:rPr>
        <w:t xml:space="preserve"> has limited effect on the life span of the robot, as the life span,</w:t>
      </w:r>
      <w:r>
        <w:rPr>
          <w:rFonts w:ascii="Times New Roman"/>
        </w:rPr>
        <w:t xml:space="preserve"> </w:t>
      </w:r>
      <w:r w:rsidR="00440285">
        <w:rPr>
          <w:rFonts w:ascii="Times New Roman"/>
        </w:rPr>
        <w:t xml:space="preserve">with constant </w:t>
      </w:r>
      <w:r>
        <w:rPr>
          <w:rFonts w:ascii="Times New Roman"/>
        </w:rPr>
        <w:t>speed</w:t>
      </w:r>
      <w:r w:rsidR="00440285">
        <w:rPr>
          <w:rFonts w:ascii="Times New Roman"/>
        </w:rPr>
        <w:t>,</w:t>
      </w:r>
      <w:r>
        <w:rPr>
          <w:rFonts w:ascii="Times New Roman"/>
        </w:rPr>
        <w:t xml:space="preserve"> </w:t>
      </w:r>
      <w:r w:rsidR="00440285">
        <w:rPr>
          <w:rFonts w:ascii="Times New Roman"/>
        </w:rPr>
        <w:t>showed no change</w:t>
      </w:r>
      <w:r>
        <w:rPr>
          <w:rFonts w:ascii="Times New Roman"/>
        </w:rPr>
        <w:t xml:space="preserve">. Therefore, the standard deviation for </w:t>
      </w:r>
      <w:r w:rsidR="00DD0A50">
        <w:rPr>
          <w:rFonts w:ascii="Times New Roman"/>
        </w:rPr>
        <w:t xml:space="preserve">the </w:t>
      </w:r>
      <w:r>
        <w:rPr>
          <w:rFonts w:ascii="Times New Roman"/>
        </w:rPr>
        <w:t>lifetime at the same speed</w:t>
      </w:r>
      <w:r w:rsidR="00DD0A50">
        <w:rPr>
          <w:rFonts w:ascii="Times New Roman"/>
        </w:rPr>
        <w:t xml:space="preserve"> with head </w:t>
      </w:r>
      <w:r w:rsidR="002848DC">
        <w:rPr>
          <w:rFonts w:ascii="Times New Roman"/>
        </w:rPr>
        <w:t>rotation is</w:t>
      </w:r>
      <w:r>
        <w:rPr>
          <w:rFonts w:ascii="Times New Roman"/>
        </w:rPr>
        <w:t xml:space="preserve"> 0.</w:t>
      </w:r>
    </w:p>
    <w:p w14:paraId="243ABC4F" w14:textId="77777777" w:rsidR="00186190" w:rsidRDefault="00186190" w:rsidP="00186190">
      <w:pPr>
        <w:pStyle w:val="Heading3"/>
        <w:spacing w:line="360" w:lineRule="auto"/>
        <w:rPr>
          <w:rFonts w:ascii="Times New Roman"/>
          <w:color w:val="000000"/>
        </w:rPr>
      </w:pPr>
      <w:bookmarkStart w:id="15" w:name="_Toc278818071"/>
      <w:r>
        <w:rPr>
          <w:rFonts w:ascii="Times New Roman"/>
          <w:color w:val="000000"/>
        </w:rPr>
        <w:t>3.3 Architecture 2: Movement, measure lifetime as a function of speed with eating food</w:t>
      </w:r>
      <w:bookmarkEnd w:id="15"/>
    </w:p>
    <w:p w14:paraId="0705B76F" w14:textId="77777777" w:rsidR="00186190" w:rsidRDefault="00186190" w:rsidP="00186190">
      <w:pPr>
        <w:pStyle w:val="BodyA"/>
        <w:spacing w:line="360" w:lineRule="auto"/>
      </w:pPr>
    </w:p>
    <w:p w14:paraId="6ABB964E" w14:textId="398230F0" w:rsidR="000C6252" w:rsidRDefault="00186190" w:rsidP="000C6252">
      <w:pPr>
        <w:pStyle w:val="BodyA"/>
        <w:spacing w:line="360" w:lineRule="auto"/>
        <w:jc w:val="center"/>
      </w:pPr>
      <w:r>
        <w:rPr>
          <w:noProof/>
        </w:rPr>
        <w:lastRenderedPageBreak/>
        <w:drawing>
          <wp:inline distT="0" distB="0" distL="0" distR="0" wp14:anchorId="7A554510" wp14:editId="34477BF6">
            <wp:extent cx="3775075" cy="2834005"/>
            <wp:effectExtent l="0" t="0" r="9525" b="10795"/>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5075" cy="2834005"/>
                    </a:xfrm>
                    <a:prstGeom prst="rect">
                      <a:avLst/>
                    </a:prstGeom>
                    <a:noFill/>
                    <a:ln>
                      <a:noFill/>
                    </a:ln>
                  </pic:spPr>
                </pic:pic>
              </a:graphicData>
            </a:graphic>
          </wp:inline>
        </w:drawing>
      </w:r>
    </w:p>
    <w:p w14:paraId="74EAB200" w14:textId="77777777" w:rsidR="000C6252" w:rsidRDefault="000C6252" w:rsidP="000C6252">
      <w:pPr>
        <w:pStyle w:val="BodyA"/>
        <w:spacing w:line="360" w:lineRule="auto"/>
        <w:jc w:val="center"/>
      </w:pPr>
      <w:r>
        <w:rPr>
          <w:rFonts w:ascii="Times New Roman"/>
        </w:rPr>
        <w:t xml:space="preserve">Figure 3:  Error bar graph of varying speeds and directions where the standard deviation is represented as bars and the trend line represents the mean. </w:t>
      </w:r>
    </w:p>
    <w:p w14:paraId="43BA675B" w14:textId="77777777" w:rsidR="000C6252" w:rsidRDefault="000C6252" w:rsidP="000C6252">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186190" w14:paraId="550EA1A4" w14:textId="77777777" w:rsidTr="005B4EB0">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5B4EB0">
            <w:pPr>
              <w:pStyle w:val="TableStyle1A"/>
              <w:jc w:val="center"/>
            </w:pPr>
            <w:r>
              <w:t>Robot Lifetime Mean and Standard Deviation for Different Speed Rate</w:t>
            </w:r>
          </w:p>
        </w:tc>
      </w:tr>
      <w:tr w:rsidR="005B4EB0" w14:paraId="7D7FD2AC" w14:textId="77777777" w:rsidTr="005B4EB0">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5B4EB0">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5B4EB0">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5B4EB0">
            <w:pPr>
              <w:pStyle w:val="TableStyle2A"/>
              <w:jc w:val="center"/>
            </w:pPr>
            <w:r>
              <w:t>Lifetime Standard Deviation</w:t>
            </w:r>
          </w:p>
        </w:tc>
      </w:tr>
      <w:tr w:rsidR="005B4EB0" w14:paraId="5F930AC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5B4EB0">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5B4EB0">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5B4EB0">
            <w:pPr>
              <w:pStyle w:val="Body"/>
              <w:jc w:val="center"/>
            </w:pPr>
            <w:r>
              <w:t>884</w:t>
            </w:r>
          </w:p>
        </w:tc>
      </w:tr>
      <w:tr w:rsidR="005B4EB0" w14:paraId="247A0D3C"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5B4EB0">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5B4EB0">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5B4EB0">
            <w:pPr>
              <w:pStyle w:val="Body"/>
              <w:jc w:val="center"/>
            </w:pPr>
            <w:r>
              <w:t>973</w:t>
            </w:r>
          </w:p>
        </w:tc>
      </w:tr>
      <w:tr w:rsidR="005B4EB0" w14:paraId="6679799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5B4EB0">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5B4EB0">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5B4EB0">
            <w:pPr>
              <w:pStyle w:val="Body"/>
              <w:jc w:val="center"/>
            </w:pPr>
            <w:r>
              <w:t>849</w:t>
            </w:r>
          </w:p>
        </w:tc>
      </w:tr>
      <w:tr w:rsidR="005B4EB0" w14:paraId="60CB8EF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5B4EB0">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5B4EB0">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5B4EB0">
            <w:pPr>
              <w:pStyle w:val="Body"/>
              <w:jc w:val="center"/>
            </w:pPr>
            <w:r>
              <w:t>765</w:t>
            </w:r>
          </w:p>
        </w:tc>
      </w:tr>
      <w:tr w:rsidR="005B4EB0" w14:paraId="45D043E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5B4EB0">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5B4EB0">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5B4EB0">
            <w:pPr>
              <w:pStyle w:val="Body"/>
              <w:jc w:val="center"/>
            </w:pPr>
            <w:r>
              <w:t>832</w:t>
            </w:r>
          </w:p>
        </w:tc>
      </w:tr>
      <w:tr w:rsidR="005B4EB0" w14:paraId="0B30861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5B4EB0">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5B4EB0">
            <w:pPr>
              <w:pStyle w:val="Body"/>
              <w:jc w:val="center"/>
            </w:pPr>
            <w:r>
              <w:t>827</w:t>
            </w:r>
          </w:p>
        </w:tc>
      </w:tr>
      <w:tr w:rsidR="005B4EB0" w14:paraId="4BAAD8C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5B4EB0">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5B4EB0">
            <w:pPr>
              <w:pStyle w:val="Body"/>
              <w:jc w:val="center"/>
            </w:pPr>
            <w:r>
              <w:t>827</w:t>
            </w:r>
          </w:p>
        </w:tc>
      </w:tr>
    </w:tbl>
    <w:p w14:paraId="1D6D32AA" w14:textId="77777777" w:rsidR="000C6252" w:rsidRDefault="000C6252" w:rsidP="000C6252">
      <w:pPr>
        <w:pStyle w:val="BodyA"/>
        <w:spacing w:line="360" w:lineRule="auto"/>
        <w:jc w:val="center"/>
        <w:rPr>
          <w:rFonts w:ascii="Times New Roman"/>
        </w:rPr>
      </w:pPr>
    </w:p>
    <w:p w14:paraId="6DFBEF20" w14:textId="611BD577" w:rsidR="00186190" w:rsidRDefault="000C6252" w:rsidP="000C6252">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013D658D" w14:textId="77777777" w:rsidR="000C6252" w:rsidRDefault="000C6252" w:rsidP="000C6252">
      <w:pPr>
        <w:pStyle w:val="BodyA"/>
        <w:spacing w:line="360" w:lineRule="auto"/>
        <w:jc w:val="center"/>
      </w:pPr>
    </w:p>
    <w:p w14:paraId="555F2F4B" w14:textId="4A01030C" w:rsidR="00186190" w:rsidRPr="00CF3E17" w:rsidRDefault="00186190" w:rsidP="00186190">
      <w:pPr>
        <w:pStyle w:val="BodyA"/>
        <w:spacing w:line="360" w:lineRule="auto"/>
        <w:jc w:val="both"/>
        <w:rPr>
          <w:rFonts w:ascii="Times New Roman"/>
        </w:rPr>
      </w:pPr>
      <w:r>
        <w:rPr>
          <w:rFonts w:ascii="Times New Roman"/>
        </w:rPr>
        <w:t>Fig</w:t>
      </w:r>
      <w:r w:rsidR="00883CB9">
        <w:rPr>
          <w:rFonts w:ascii="Times New Roman"/>
        </w:rPr>
        <w:t>ure</w:t>
      </w:r>
      <w:r>
        <w:rPr>
          <w:rFonts w:ascii="Times New Roman"/>
        </w:rPr>
        <w:t xml:space="preserve"> 3 shows the final result of lifetime vs</w:t>
      </w:r>
      <w:r w:rsidR="00883CB9">
        <w:rPr>
          <w:rFonts w:ascii="Times New Roman"/>
        </w:rPr>
        <w:t>.</w:t>
      </w:r>
      <w:r>
        <w:rPr>
          <w:rFonts w:ascii="Times New Roman"/>
        </w:rPr>
        <w:t xml:space="preserve"> speed</w:t>
      </w:r>
      <w:r w:rsidR="00883CB9">
        <w:rPr>
          <w:rFonts w:ascii="Times New Roman"/>
        </w:rPr>
        <w:t>, with the</w:t>
      </w:r>
      <w:r>
        <w:rPr>
          <w:rFonts w:ascii="Times New Roman"/>
        </w:rPr>
        <w:t xml:space="preserve"> robot </w:t>
      </w:r>
      <w:r w:rsidR="00883CB9">
        <w:rPr>
          <w:rFonts w:ascii="Times New Roman"/>
        </w:rPr>
        <w:t>eating</w:t>
      </w:r>
      <w:r>
        <w:rPr>
          <w:rFonts w:ascii="Times New Roman"/>
        </w:rPr>
        <w:t xml:space="preserve"> food</w:t>
      </w:r>
      <w:r w:rsidR="00883CB9">
        <w:rPr>
          <w:rFonts w:ascii="Times New Roman"/>
        </w:rPr>
        <w:t xml:space="preserve"> all food it encounters. Like Architecture 1</w:t>
      </w:r>
      <w:r>
        <w:rPr>
          <w:rFonts w:ascii="Times New Roman"/>
        </w:rPr>
        <w:t xml:space="preserve">, the lifetime </w:t>
      </w:r>
      <w:r w:rsidR="00883CB9">
        <w:rPr>
          <w:rFonts w:ascii="Times New Roman"/>
        </w:rPr>
        <w:t>correlated</w:t>
      </w:r>
      <w:r>
        <w:rPr>
          <w:rFonts w:ascii="Times New Roman"/>
        </w:rPr>
        <w:t xml:space="preserve"> with speed</w:t>
      </w:r>
      <w:r w:rsidR="00883CB9">
        <w:rPr>
          <w:rFonts w:ascii="Times New Roman"/>
        </w:rPr>
        <w:t xml:space="preserve"> futher supporting our hypothesis from the previous architecture</w:t>
      </w:r>
      <w:r>
        <w:rPr>
          <w:rFonts w:ascii="Times New Roman"/>
        </w:rPr>
        <w:t>. As s</w:t>
      </w:r>
      <w:r w:rsidR="00883CB9">
        <w:rPr>
          <w:rFonts w:ascii="Times New Roman"/>
        </w:rPr>
        <w:t xml:space="preserve">peed increases, the mean lifetime decreases. </w:t>
      </w:r>
      <w:r w:rsidR="00883CB9">
        <w:rPr>
          <w:rFonts w:ascii="Times New Roman"/>
        </w:rPr>
        <w:lastRenderedPageBreak/>
        <w:t>W</w:t>
      </w:r>
      <w:r>
        <w:rPr>
          <w:rFonts w:ascii="Times New Roman"/>
        </w:rPr>
        <w:t xml:space="preserve">hen </w:t>
      </w:r>
      <w:r w:rsidR="00883CB9">
        <w:rPr>
          <w:rFonts w:ascii="Times New Roman"/>
        </w:rPr>
        <w:t xml:space="preserve">the </w:t>
      </w:r>
      <w:r>
        <w:rPr>
          <w:rFonts w:ascii="Times New Roman"/>
        </w:rPr>
        <w:t>robot</w:t>
      </w:r>
      <w:r w:rsidR="00883CB9">
        <w:rPr>
          <w:rFonts w:ascii="Times New Roman"/>
        </w:rPr>
        <w:t>s</w:t>
      </w:r>
      <w:r>
        <w:rPr>
          <w:rFonts w:ascii="Times New Roman"/>
        </w:rPr>
        <w:t xml:space="preserve"> speed goes over 0.1, the </w:t>
      </w:r>
      <w:r w:rsidR="00883CB9">
        <w:rPr>
          <w:rFonts w:ascii="Times New Roman"/>
        </w:rPr>
        <w:t xml:space="preserve">mean </w:t>
      </w:r>
      <w:r>
        <w:rPr>
          <w:rFonts w:ascii="Times New Roman"/>
        </w:rPr>
        <w:t>lifetime is stabilized</w:t>
      </w:r>
      <w:r w:rsidR="00883CB9">
        <w:rPr>
          <w:rFonts w:ascii="Times New Roman"/>
        </w:rPr>
        <w:t>.</w:t>
      </w:r>
      <w:r>
        <w:rPr>
          <w:rFonts w:ascii="Times New Roman"/>
        </w:rPr>
        <w:t xml:space="preserve"> </w:t>
      </w:r>
      <w:r w:rsidR="00883CB9">
        <w:rPr>
          <w:rFonts w:ascii="Times New Roman"/>
        </w:rPr>
        <w:t>There</w:t>
      </w:r>
      <w:r>
        <w:rPr>
          <w:rFonts w:ascii="Times New Roman"/>
        </w:rPr>
        <w:t xml:space="preserve"> is </w:t>
      </w:r>
      <w:r w:rsidR="00883CB9">
        <w:rPr>
          <w:rFonts w:ascii="Times New Roman"/>
        </w:rPr>
        <w:t xml:space="preserve">a </w:t>
      </w:r>
      <w:r>
        <w:rPr>
          <w:rFonts w:ascii="Times New Roman"/>
        </w:rPr>
        <w:t>standard deviation</w:t>
      </w:r>
      <w:r w:rsidR="00883CB9">
        <w:rPr>
          <w:rFonts w:ascii="Times New Roman"/>
        </w:rPr>
        <w:t xml:space="preserve"> greater than 0</w:t>
      </w:r>
      <w:r>
        <w:rPr>
          <w:rFonts w:ascii="Times New Roman"/>
        </w:rPr>
        <w:t xml:space="preserve"> </w:t>
      </w:r>
      <w:r w:rsidR="00883CB9">
        <w:rPr>
          <w:rFonts w:ascii="Times New Roman"/>
        </w:rPr>
        <w:t>for this architecture because the robot is eat everything it encouters which is effecting its life either positively or negatively based on the standard deviations range around the trend line lifespan mean</w:t>
      </w:r>
      <w:r>
        <w:rPr>
          <w:rFonts w:ascii="Times New Roman"/>
        </w:rPr>
        <w:t xml:space="preserve">. </w:t>
      </w:r>
    </w:p>
    <w:p w14:paraId="3FA625D1" w14:textId="77777777" w:rsidR="00186190" w:rsidRDefault="00186190" w:rsidP="00186190">
      <w:pPr>
        <w:pStyle w:val="Heading3"/>
        <w:spacing w:line="360" w:lineRule="auto"/>
        <w:rPr>
          <w:color w:val="000000" w:themeColor="text1"/>
        </w:rPr>
      </w:pPr>
      <w:bookmarkStart w:id="16" w:name="_Toc278818072"/>
      <w:r>
        <w:rPr>
          <w:rFonts w:ascii="Times New Roman"/>
          <w:color w:val="000000" w:themeColor="text1"/>
        </w:rPr>
        <w:t xml:space="preserve">3.4 </w:t>
      </w:r>
      <w:r>
        <w:rPr>
          <w:color w:val="000000" w:themeColor="text1"/>
        </w:rPr>
        <w:t>Architecture 3: Neuronal Classification of food</w:t>
      </w:r>
      <w:bookmarkEnd w:id="16"/>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F30B7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F30B7B">
            <w:pPr>
              <w:pStyle w:val="TableStyle1"/>
              <w:spacing w:line="360" w:lineRule="auto"/>
              <w:jc w:val="center"/>
              <w:rPr>
                <w:u w:color="000000"/>
              </w:rPr>
            </w:pPr>
            <w:r>
              <w:t>Table … Classification Neuron Weights after training</w:t>
            </w:r>
          </w:p>
        </w:tc>
      </w:tr>
      <w:tr w:rsidR="00186190" w14:paraId="2E5E9E83" w14:textId="77777777" w:rsidTr="00F30B7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F30B7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F30B7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F30B7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F30B7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F30B7B">
            <w:pPr>
              <w:pStyle w:val="TableStyle2"/>
              <w:spacing w:line="360" w:lineRule="auto"/>
              <w:jc w:val="center"/>
              <w:rPr>
                <w:u w:color="000000"/>
              </w:rPr>
            </w:pPr>
            <w:r>
              <w:t>3</w:t>
            </w:r>
          </w:p>
        </w:tc>
      </w:tr>
      <w:tr w:rsidR="00186190" w14:paraId="4C2E56B3" w14:textId="77777777" w:rsidTr="00F30B7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F30B7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F30B7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F30B7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F30B7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F30B7B">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9BF2BFB" w14:textId="689DA144" w:rsidR="00CF3E17" w:rsidRDefault="00CF3E17" w:rsidP="00CF3E17">
      <w:pPr>
        <w:pStyle w:val="BodyA"/>
        <w:spacing w:line="360" w:lineRule="auto"/>
        <w:jc w:val="center"/>
      </w:pPr>
      <w:r>
        <w:rPr>
          <w:rFonts w:ascii="Times New Roman"/>
        </w:rPr>
        <w:t xml:space="preserve">Fig 4 </w:t>
      </w:r>
      <w:r w:rsidR="00065594">
        <w:rPr>
          <w:rFonts w:ascii="Times New Roman"/>
        </w:rPr>
        <w:t xml:space="preserve">Root Mean Squared Error </w:t>
      </w:r>
      <w:bookmarkStart w:id="17" w:name="_GoBack"/>
      <w:bookmarkEnd w:id="17"/>
      <w:r w:rsidR="00065594">
        <w:rPr>
          <w:rFonts w:ascii="Times New Roman"/>
        </w:rPr>
        <w:t>(</w:t>
      </w:r>
      <w:r>
        <w:rPr>
          <w:rFonts w:ascii="Times New Roman"/>
        </w:rPr>
        <w:t>RMS</w:t>
      </w:r>
      <w:r w:rsidR="00065594">
        <w:rPr>
          <w:rFonts w:ascii="Times New Roman"/>
        </w:rPr>
        <w:t>E)</w:t>
      </w:r>
      <w:r>
        <w:rPr>
          <w:rFonts w:ascii="Times New Roman"/>
        </w:rPr>
        <w:t xml:space="preserve"> vs lifetime training result</w:t>
      </w:r>
    </w:p>
    <w:p w14:paraId="0D9D05B3" w14:textId="77777777" w:rsidR="00186190" w:rsidRDefault="00186190" w:rsidP="00186190">
      <w:pPr>
        <w:pStyle w:val="BodyA"/>
        <w:spacing w:line="360" w:lineRule="auto"/>
        <w:jc w:val="center"/>
      </w:pPr>
    </w:p>
    <w:p w14:paraId="5BF06B6F" w14:textId="77777777" w:rsidR="00186190" w:rsidRDefault="00186190" w:rsidP="00186190">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31565F23" w14:textId="77777777" w:rsidR="00186190" w:rsidRDefault="00186190" w:rsidP="00186190">
      <w:pPr>
        <w:pStyle w:val="BodyA"/>
        <w:spacing w:line="360" w:lineRule="auto"/>
        <w:jc w:val="both"/>
      </w:pPr>
    </w:p>
    <w:p w14:paraId="598C8513" w14:textId="77777777" w:rsidR="00186190" w:rsidRDefault="00186190" w:rsidP="00186190">
      <w:pPr>
        <w:pStyle w:val="Heading3"/>
        <w:spacing w:line="360" w:lineRule="auto"/>
        <w:rPr>
          <w:color w:val="000000" w:themeColor="text1"/>
        </w:rPr>
      </w:pPr>
      <w:bookmarkStart w:id="18" w:name="_Toc278818073"/>
      <w:r>
        <w:rPr>
          <w:rFonts w:ascii="Times New Roman"/>
          <w:color w:val="000000" w:themeColor="text1"/>
        </w:rPr>
        <w:t>3.5 Architecture 4: Neuronal Movement towards brightest object</w:t>
      </w:r>
      <w:bookmarkEnd w:id="18"/>
    </w:p>
    <w:p w14:paraId="7EDA0F0D" w14:textId="77777777" w:rsidR="00186190" w:rsidRDefault="00186190" w:rsidP="00186190">
      <w:pPr>
        <w:pStyle w:val="BodyA"/>
        <w:spacing w:line="360" w:lineRule="auto"/>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intensity_winner_takes_all which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0E806E2C" w14:textId="77777777" w:rsidR="00186190" w:rsidRDefault="00186190" w:rsidP="00186190">
      <w:pPr>
        <w:pStyle w:val="BodyA"/>
        <w:spacing w:line="360" w:lineRule="auto"/>
        <w:jc w:val="both"/>
      </w:pPr>
      <w:r>
        <w:rPr>
          <w:rFonts w:ascii="Times New Roman"/>
        </w:rPr>
        <w:t>Need plot the data</w:t>
      </w:r>
    </w:p>
    <w:p w14:paraId="700F389E" w14:textId="77777777" w:rsidR="00186190" w:rsidRDefault="00186190" w:rsidP="00186190">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2FBECCD" w14:textId="77777777" w:rsidR="00186190" w:rsidRDefault="00186190" w:rsidP="00186190">
      <w:pPr>
        <w:pStyle w:val="BodyA"/>
        <w:spacing w:line="360" w:lineRule="auto"/>
        <w:jc w:val="both"/>
      </w:pPr>
    </w:p>
    <w:p w14:paraId="65B8416C" w14:textId="77777777" w:rsidR="00186190" w:rsidRDefault="00186190" w:rsidP="00186190">
      <w:pPr>
        <w:pStyle w:val="Heading3"/>
        <w:spacing w:line="360" w:lineRule="auto"/>
        <w:rPr>
          <w:rFonts w:ascii="Times New Roman" w:eastAsia="Times New Roman" w:hAnsi="Times New Roman"/>
          <w:color w:val="000000" w:themeColor="text1"/>
        </w:rPr>
      </w:pPr>
      <w:bookmarkStart w:id="19" w:name="_Toc278818074"/>
      <w:r>
        <w:rPr>
          <w:rFonts w:ascii="Times New Roman"/>
          <w:color w:val="000000" w:themeColor="text1"/>
        </w:rPr>
        <w:t>3.6 Architecture 5: Eat objects based on neuronal classification</w:t>
      </w:r>
      <w:bookmarkEnd w:id="19"/>
    </w:p>
    <w:p w14:paraId="68B2BAFA" w14:textId="77777777" w:rsidR="00186190" w:rsidRDefault="00186190" w:rsidP="00186190">
      <w:pPr>
        <w:pStyle w:val="BodyA"/>
        <w:spacing w:line="360" w:lineRule="auto"/>
      </w:pPr>
      <w:r>
        <w:t xml:space="preserve">In this architecture, we will let neuron </w:t>
      </w:r>
    </w:p>
    <w:p w14:paraId="2BBBF47E" w14:textId="77777777" w:rsidR="00186190" w:rsidRDefault="00186190" w:rsidP="00186190">
      <w:pPr>
        <w:pStyle w:val="Heading"/>
        <w:rPr>
          <w:rFonts w:ascii="Times New Roman" w:eastAsia="Times New Roman" w:hAnsi="Times New Roman"/>
          <w:lang w:val="it-IT"/>
        </w:rPr>
      </w:pPr>
      <w:bookmarkStart w:id="20" w:name="_Toc278818075"/>
      <w:r>
        <w:rPr>
          <w:noProof/>
        </w:rPr>
        <w:drawing>
          <wp:anchor distT="152400" distB="152400" distL="152400" distR="152400" simplePos="0" relativeHeight="251660288" behindDoc="0" locked="0" layoutInCell="1" allowOverlap="1" wp14:anchorId="356B5DAA" wp14:editId="72F51FAB">
            <wp:simplePos x="0" y="0"/>
            <wp:positionH relativeFrom="margin">
              <wp:posOffset>885190</wp:posOffset>
            </wp:positionH>
            <wp:positionV relativeFrom="page">
              <wp:posOffset>914400</wp:posOffset>
            </wp:positionV>
            <wp:extent cx="4161155" cy="3121025"/>
            <wp:effectExtent l="0" t="0" r="4445" b="3175"/>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1155"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lang w:val="it-IT"/>
        </w:rPr>
        <w:t>4. Discussion</w:t>
      </w:r>
      <w:bookmarkEnd w:id="20"/>
    </w:p>
    <w:p w14:paraId="649F6049" w14:textId="77777777" w:rsidR="00186190" w:rsidRDefault="00186190" w:rsidP="00186190">
      <w:pPr>
        <w:pStyle w:val="Heading"/>
        <w:rPr>
          <w:rFonts w:ascii="Times New Roman" w:eastAsia="Times New Roman" w:hAnsi="Times New Roman"/>
        </w:rPr>
      </w:pPr>
      <w:bookmarkStart w:id="21" w:name="_Toc278818076"/>
      <w:r>
        <w:rPr>
          <w:rFonts w:ascii="Times New Roman"/>
        </w:rPr>
        <w:t>5. Summary and Conclusion</w:t>
      </w:r>
      <w:bookmarkEnd w:id="21"/>
    </w:p>
    <w:p w14:paraId="513DBA8B" w14:textId="77777777" w:rsidR="00186190" w:rsidRDefault="00186190" w:rsidP="00186190">
      <w:pPr>
        <w:pStyle w:val="Heading"/>
        <w:rPr>
          <w:rFonts w:ascii="Times New Roman" w:eastAsia="Times New Roman" w:hAnsi="Times New Roman"/>
        </w:rPr>
      </w:pPr>
      <w:bookmarkStart w:id="22" w:name="_Toc278818077"/>
      <w:r>
        <w:rPr>
          <w:rFonts w:ascii="Times New Roman"/>
        </w:rPr>
        <w:t>6. Acknowledgements</w:t>
      </w:r>
      <w:bookmarkEnd w:id="22"/>
    </w:p>
    <w:p w14:paraId="482A4129" w14:textId="77777777" w:rsidR="00186190" w:rsidRDefault="00186190" w:rsidP="00186190">
      <w:pPr>
        <w:pStyle w:val="Heading"/>
        <w:rPr>
          <w:rFonts w:ascii="Times New Roman" w:eastAsia="Times New Roman" w:hAnsi="Times New Roman"/>
        </w:rPr>
      </w:pPr>
      <w:bookmarkStart w:id="23" w:name="_Toc278818078"/>
      <w:r>
        <w:rPr>
          <w:rFonts w:ascii="Times New Roman"/>
        </w:rPr>
        <w:t>7. References</w:t>
      </w:r>
      <w:bookmarkEnd w:id="23"/>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60918CBE" w14:textId="7EECA396" w:rsidR="00186190" w:rsidRDefault="00186190" w:rsidP="00FB1C0C">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AD13216" w14:textId="77777777" w:rsidR="00186190" w:rsidRDefault="00186190" w:rsidP="00FB1C0C">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8. Appendix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CF3E17" w:rsidRDefault="00CF3E17">
      <w:r>
        <w:separator/>
      </w:r>
    </w:p>
  </w:endnote>
  <w:endnote w:type="continuationSeparator" w:id="0">
    <w:p w14:paraId="62CAD07A" w14:textId="77777777" w:rsidR="00CF3E17" w:rsidRDefault="00CF3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CF3E17" w:rsidRDefault="00CF3E17">
    <w:pPr>
      <w:pStyle w:val="Footer"/>
    </w:pPr>
    <w:r>
      <w:t>Matthew Letter, Lin Sun</w:t>
    </w:r>
    <w:r>
      <w:tab/>
    </w:r>
    <w:r>
      <w:tab/>
      <w:t xml:space="preserve">Page </w:t>
    </w:r>
    <w:r>
      <w:fldChar w:fldCharType="begin"/>
    </w:r>
    <w:r>
      <w:instrText xml:space="preserve"> PAGE </w:instrText>
    </w:r>
    <w:r>
      <w:fldChar w:fldCharType="separate"/>
    </w:r>
    <w:r w:rsidR="00065594">
      <w:rPr>
        <w:noProof/>
      </w:rPr>
      <w:t>10</w:t>
    </w:r>
    <w:r>
      <w:fldChar w:fldCharType="end"/>
    </w:r>
    <w:r>
      <w:t xml:space="preserve"> of </w:t>
    </w:r>
    <w:fldSimple w:instr=" NUMPAGES ">
      <w:r w:rsidR="00065594">
        <w:rPr>
          <w:noProof/>
        </w:rPr>
        <w:t>12</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CF3E17" w:rsidRDefault="00CF3E17">
      <w:r>
        <w:separator/>
      </w:r>
    </w:p>
  </w:footnote>
  <w:footnote w:type="continuationSeparator" w:id="0">
    <w:p w14:paraId="739C8DE7" w14:textId="77777777" w:rsidR="00CF3E17" w:rsidRDefault="00CF3E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5018C"/>
    <w:rsid w:val="000531D0"/>
    <w:rsid w:val="00065594"/>
    <w:rsid w:val="000916D5"/>
    <w:rsid w:val="000C6252"/>
    <w:rsid w:val="000C7405"/>
    <w:rsid w:val="000D79F9"/>
    <w:rsid w:val="000E0191"/>
    <w:rsid w:val="000F55A3"/>
    <w:rsid w:val="000F7B41"/>
    <w:rsid w:val="00103439"/>
    <w:rsid w:val="00106AA1"/>
    <w:rsid w:val="001578D4"/>
    <w:rsid w:val="001612E1"/>
    <w:rsid w:val="001740AE"/>
    <w:rsid w:val="00186190"/>
    <w:rsid w:val="001C70C8"/>
    <w:rsid w:val="00247B47"/>
    <w:rsid w:val="00264CC6"/>
    <w:rsid w:val="00266497"/>
    <w:rsid w:val="002765FD"/>
    <w:rsid w:val="002848DC"/>
    <w:rsid w:val="00284D89"/>
    <w:rsid w:val="002D04AF"/>
    <w:rsid w:val="002F0CEC"/>
    <w:rsid w:val="0033564A"/>
    <w:rsid w:val="00335DE1"/>
    <w:rsid w:val="00371CCB"/>
    <w:rsid w:val="0037329A"/>
    <w:rsid w:val="00393A8D"/>
    <w:rsid w:val="003B5D6F"/>
    <w:rsid w:val="003E133B"/>
    <w:rsid w:val="003E4DC3"/>
    <w:rsid w:val="003F31C6"/>
    <w:rsid w:val="003F6281"/>
    <w:rsid w:val="00430053"/>
    <w:rsid w:val="00436613"/>
    <w:rsid w:val="00440285"/>
    <w:rsid w:val="0046773A"/>
    <w:rsid w:val="00496538"/>
    <w:rsid w:val="004B113D"/>
    <w:rsid w:val="004B4B0E"/>
    <w:rsid w:val="00540579"/>
    <w:rsid w:val="005522ED"/>
    <w:rsid w:val="0055671B"/>
    <w:rsid w:val="00582B56"/>
    <w:rsid w:val="005B4EB0"/>
    <w:rsid w:val="005F715B"/>
    <w:rsid w:val="00600F4E"/>
    <w:rsid w:val="006151C2"/>
    <w:rsid w:val="00640FE4"/>
    <w:rsid w:val="00690B90"/>
    <w:rsid w:val="007F337B"/>
    <w:rsid w:val="00832710"/>
    <w:rsid w:val="00843998"/>
    <w:rsid w:val="00845C35"/>
    <w:rsid w:val="0088145A"/>
    <w:rsid w:val="00883CB9"/>
    <w:rsid w:val="00953A3B"/>
    <w:rsid w:val="009E24B8"/>
    <w:rsid w:val="009E7DE3"/>
    <w:rsid w:val="00A17D78"/>
    <w:rsid w:val="00AC7910"/>
    <w:rsid w:val="00BD54A7"/>
    <w:rsid w:val="00BE33A8"/>
    <w:rsid w:val="00C34DF7"/>
    <w:rsid w:val="00C46137"/>
    <w:rsid w:val="00C5470B"/>
    <w:rsid w:val="00CA409D"/>
    <w:rsid w:val="00CF1908"/>
    <w:rsid w:val="00CF3DD2"/>
    <w:rsid w:val="00CF3E17"/>
    <w:rsid w:val="00CF533A"/>
    <w:rsid w:val="00D755C9"/>
    <w:rsid w:val="00DA649D"/>
    <w:rsid w:val="00DB19EB"/>
    <w:rsid w:val="00DD0A50"/>
    <w:rsid w:val="00DD18F3"/>
    <w:rsid w:val="00DD25A2"/>
    <w:rsid w:val="00DF00C3"/>
    <w:rsid w:val="00E3507C"/>
    <w:rsid w:val="00E82CEE"/>
    <w:rsid w:val="00EA70E3"/>
    <w:rsid w:val="00F20962"/>
    <w:rsid w:val="00F30B7B"/>
    <w:rsid w:val="00F67DB9"/>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D0E4263-F9F3-8546-A4D7-3AD70AD90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2</Pages>
  <Words>1974</Words>
  <Characters>11258</Characters>
  <Application>Microsoft Macintosh Word</Application>
  <DocSecurity>0</DocSecurity>
  <Lines>93</Lines>
  <Paragraphs>26</Paragraphs>
  <ScaleCrop>false</ScaleCrop>
  <Company>unm</Company>
  <LinksUpToDate>false</LinksUpToDate>
  <CharactersWithSpaces>132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83</cp:revision>
  <dcterms:created xsi:type="dcterms:W3CDTF">2014-11-28T23:07:00Z</dcterms:created>
  <dcterms:modified xsi:type="dcterms:W3CDTF">2014-11-29T22:34:00Z</dcterms:modified>
</cp:coreProperties>
</file>